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0E19B8">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4E2A8061" w14:textId="17ED9D18" w:rsidR="00307E23"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iperligao"/>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9F30DD">
          <w:pPr>
            <w:pStyle w:val="ndice2"/>
            <w:tabs>
              <w:tab w:val="right" w:leader="dot" w:pos="8656"/>
            </w:tabs>
            <w:rPr>
              <w:rFonts w:eastAsiaTheme="minorEastAsia" w:cstheme="minorBidi"/>
              <w:noProof/>
              <w:sz w:val="22"/>
              <w:szCs w:val="22"/>
              <w:lang w:eastAsia="pt-PT"/>
            </w:rPr>
          </w:pPr>
          <w:hyperlink w:anchor="_Toc484442666" w:history="1">
            <w:r w:rsidR="00307E23" w:rsidRPr="008E0A77">
              <w:rPr>
                <w:rStyle w:val="Hiperligao"/>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9F30DD">
          <w:pPr>
            <w:pStyle w:val="ndice2"/>
            <w:tabs>
              <w:tab w:val="right" w:leader="dot" w:pos="8656"/>
            </w:tabs>
            <w:rPr>
              <w:rFonts w:eastAsiaTheme="minorEastAsia" w:cstheme="minorBidi"/>
              <w:noProof/>
              <w:sz w:val="22"/>
              <w:szCs w:val="22"/>
              <w:lang w:eastAsia="pt-PT"/>
            </w:rPr>
          </w:pPr>
          <w:hyperlink w:anchor="_Toc484442667" w:history="1">
            <w:r w:rsidR="00307E23" w:rsidRPr="008E0A77">
              <w:rPr>
                <w:rStyle w:val="Hiperligao"/>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9F30DD">
          <w:pPr>
            <w:pStyle w:val="ndice2"/>
            <w:tabs>
              <w:tab w:val="right" w:leader="dot" w:pos="8656"/>
            </w:tabs>
            <w:rPr>
              <w:rFonts w:eastAsiaTheme="minorEastAsia" w:cstheme="minorBidi"/>
              <w:noProof/>
              <w:sz w:val="22"/>
              <w:szCs w:val="22"/>
              <w:lang w:eastAsia="pt-PT"/>
            </w:rPr>
          </w:pPr>
          <w:hyperlink w:anchor="_Toc484442668" w:history="1">
            <w:r w:rsidR="00307E23" w:rsidRPr="008E0A77">
              <w:rPr>
                <w:rStyle w:val="Hiperligao"/>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9F30DD">
          <w:pPr>
            <w:pStyle w:val="ndice1"/>
            <w:tabs>
              <w:tab w:val="right" w:leader="dot" w:pos="8656"/>
            </w:tabs>
            <w:rPr>
              <w:rFonts w:eastAsiaTheme="minorEastAsia" w:cstheme="minorBidi"/>
              <w:noProof/>
              <w:sz w:val="22"/>
              <w:szCs w:val="22"/>
              <w:lang w:eastAsia="pt-PT"/>
            </w:rPr>
          </w:pPr>
          <w:hyperlink w:anchor="_Toc484442669" w:history="1">
            <w:r w:rsidR="00307E23" w:rsidRPr="008E0A77">
              <w:rPr>
                <w:rStyle w:val="Hiperligao"/>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9F30DD">
          <w:pPr>
            <w:pStyle w:val="ndice2"/>
            <w:tabs>
              <w:tab w:val="right" w:leader="dot" w:pos="8656"/>
            </w:tabs>
            <w:rPr>
              <w:rFonts w:eastAsiaTheme="minorEastAsia" w:cstheme="minorBidi"/>
              <w:noProof/>
              <w:sz w:val="22"/>
              <w:szCs w:val="22"/>
              <w:lang w:eastAsia="pt-PT"/>
            </w:rPr>
          </w:pPr>
          <w:hyperlink w:anchor="_Toc484442670" w:history="1">
            <w:r w:rsidR="00307E23" w:rsidRPr="008E0A77">
              <w:rPr>
                <w:rStyle w:val="Hiperligao"/>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9F30DD">
          <w:pPr>
            <w:pStyle w:val="ndice2"/>
            <w:tabs>
              <w:tab w:val="right" w:leader="dot" w:pos="8656"/>
            </w:tabs>
            <w:rPr>
              <w:rFonts w:eastAsiaTheme="minorEastAsia" w:cstheme="minorBidi"/>
              <w:noProof/>
              <w:sz w:val="22"/>
              <w:szCs w:val="22"/>
              <w:lang w:eastAsia="pt-PT"/>
            </w:rPr>
          </w:pPr>
          <w:hyperlink w:anchor="_Toc484442671" w:history="1">
            <w:r w:rsidR="00307E23" w:rsidRPr="008E0A77">
              <w:rPr>
                <w:rStyle w:val="Hiperligao"/>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9F30DD">
          <w:pPr>
            <w:pStyle w:val="ndice2"/>
            <w:tabs>
              <w:tab w:val="right" w:leader="dot" w:pos="8656"/>
            </w:tabs>
            <w:rPr>
              <w:rFonts w:eastAsiaTheme="minorEastAsia" w:cstheme="minorBidi"/>
              <w:noProof/>
              <w:sz w:val="22"/>
              <w:szCs w:val="22"/>
              <w:lang w:eastAsia="pt-PT"/>
            </w:rPr>
          </w:pPr>
          <w:hyperlink w:anchor="_Toc484442672" w:history="1">
            <w:r w:rsidR="00307E23" w:rsidRPr="008E0A77">
              <w:rPr>
                <w:rStyle w:val="Hiperligao"/>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9F30DD">
          <w:pPr>
            <w:pStyle w:val="ndice2"/>
            <w:tabs>
              <w:tab w:val="right" w:leader="dot" w:pos="8656"/>
            </w:tabs>
            <w:rPr>
              <w:rFonts w:eastAsiaTheme="minorEastAsia" w:cstheme="minorBidi"/>
              <w:noProof/>
              <w:sz w:val="22"/>
              <w:szCs w:val="22"/>
              <w:lang w:eastAsia="pt-PT"/>
            </w:rPr>
          </w:pPr>
          <w:hyperlink w:anchor="_Toc484442673" w:history="1">
            <w:r w:rsidR="00307E23" w:rsidRPr="008E0A77">
              <w:rPr>
                <w:rStyle w:val="Hiperligao"/>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9F30DD">
          <w:pPr>
            <w:pStyle w:val="ndice2"/>
            <w:tabs>
              <w:tab w:val="right" w:leader="dot" w:pos="8656"/>
            </w:tabs>
            <w:rPr>
              <w:rFonts w:eastAsiaTheme="minorEastAsia" w:cstheme="minorBidi"/>
              <w:noProof/>
              <w:sz w:val="22"/>
              <w:szCs w:val="22"/>
              <w:lang w:eastAsia="pt-PT"/>
            </w:rPr>
          </w:pPr>
          <w:hyperlink w:anchor="_Toc484442674" w:history="1">
            <w:r w:rsidR="00307E23" w:rsidRPr="008E0A77">
              <w:rPr>
                <w:rStyle w:val="Hiperligao"/>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9F30DD">
          <w:pPr>
            <w:pStyle w:val="ndice2"/>
            <w:tabs>
              <w:tab w:val="right" w:leader="dot" w:pos="8656"/>
            </w:tabs>
            <w:rPr>
              <w:rFonts w:eastAsiaTheme="minorEastAsia" w:cstheme="minorBidi"/>
              <w:noProof/>
              <w:sz w:val="22"/>
              <w:szCs w:val="22"/>
              <w:lang w:eastAsia="pt-PT"/>
            </w:rPr>
          </w:pPr>
          <w:hyperlink w:anchor="_Toc484442675" w:history="1">
            <w:r w:rsidR="00307E23" w:rsidRPr="008E0A77">
              <w:rPr>
                <w:rStyle w:val="Hiperligao"/>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9F30DD">
          <w:pPr>
            <w:pStyle w:val="ndice2"/>
            <w:tabs>
              <w:tab w:val="right" w:leader="dot" w:pos="8656"/>
            </w:tabs>
            <w:rPr>
              <w:rFonts w:eastAsiaTheme="minorEastAsia" w:cstheme="minorBidi"/>
              <w:noProof/>
              <w:sz w:val="22"/>
              <w:szCs w:val="22"/>
              <w:lang w:eastAsia="pt-PT"/>
            </w:rPr>
          </w:pPr>
          <w:hyperlink w:anchor="_Toc484442676" w:history="1">
            <w:r w:rsidR="00307E23" w:rsidRPr="008E0A77">
              <w:rPr>
                <w:rStyle w:val="Hiperligao"/>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9F30DD">
          <w:pPr>
            <w:pStyle w:val="ndice2"/>
            <w:tabs>
              <w:tab w:val="right" w:leader="dot" w:pos="8656"/>
            </w:tabs>
            <w:rPr>
              <w:rFonts w:eastAsiaTheme="minorEastAsia" w:cstheme="minorBidi"/>
              <w:noProof/>
              <w:sz w:val="22"/>
              <w:szCs w:val="22"/>
              <w:lang w:eastAsia="pt-PT"/>
            </w:rPr>
          </w:pPr>
          <w:hyperlink w:anchor="_Toc484442677" w:history="1">
            <w:r w:rsidR="00307E23" w:rsidRPr="008E0A77">
              <w:rPr>
                <w:rStyle w:val="Hiperligao"/>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9F30DD">
          <w:pPr>
            <w:pStyle w:val="ndice2"/>
            <w:tabs>
              <w:tab w:val="right" w:leader="dot" w:pos="8656"/>
            </w:tabs>
            <w:rPr>
              <w:rFonts w:eastAsiaTheme="minorEastAsia" w:cstheme="minorBidi"/>
              <w:noProof/>
              <w:sz w:val="22"/>
              <w:szCs w:val="22"/>
              <w:lang w:eastAsia="pt-PT"/>
            </w:rPr>
          </w:pPr>
          <w:hyperlink w:anchor="_Toc484442678" w:history="1">
            <w:r w:rsidR="00307E23" w:rsidRPr="008E0A77">
              <w:rPr>
                <w:rStyle w:val="Hiperligao"/>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9F30DD">
          <w:pPr>
            <w:pStyle w:val="ndice2"/>
            <w:tabs>
              <w:tab w:val="right" w:leader="dot" w:pos="8656"/>
            </w:tabs>
            <w:rPr>
              <w:rFonts w:eastAsiaTheme="minorEastAsia" w:cstheme="minorBidi"/>
              <w:noProof/>
              <w:sz w:val="22"/>
              <w:szCs w:val="22"/>
              <w:lang w:eastAsia="pt-PT"/>
            </w:rPr>
          </w:pPr>
          <w:hyperlink w:anchor="_Toc484442679" w:history="1">
            <w:r w:rsidR="00307E23" w:rsidRPr="008E0A77">
              <w:rPr>
                <w:rStyle w:val="Hiperligao"/>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9F30DD">
          <w:pPr>
            <w:pStyle w:val="ndice2"/>
            <w:tabs>
              <w:tab w:val="right" w:leader="dot" w:pos="8656"/>
            </w:tabs>
            <w:rPr>
              <w:rFonts w:eastAsiaTheme="minorEastAsia" w:cstheme="minorBidi"/>
              <w:noProof/>
              <w:sz w:val="22"/>
              <w:szCs w:val="22"/>
              <w:lang w:eastAsia="pt-PT"/>
            </w:rPr>
          </w:pPr>
          <w:hyperlink w:anchor="_Toc484442680" w:history="1">
            <w:r w:rsidR="00307E23" w:rsidRPr="008E0A77">
              <w:rPr>
                <w:rStyle w:val="Hiperligao"/>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9F30DD">
          <w:pPr>
            <w:pStyle w:val="ndice2"/>
            <w:tabs>
              <w:tab w:val="right" w:leader="dot" w:pos="8656"/>
            </w:tabs>
            <w:rPr>
              <w:rFonts w:eastAsiaTheme="minorEastAsia" w:cstheme="minorBidi"/>
              <w:noProof/>
              <w:sz w:val="22"/>
              <w:szCs w:val="22"/>
              <w:lang w:eastAsia="pt-PT"/>
            </w:rPr>
          </w:pPr>
          <w:hyperlink w:anchor="_Toc484442681" w:history="1">
            <w:r w:rsidR="00307E23" w:rsidRPr="008E0A77">
              <w:rPr>
                <w:rStyle w:val="Hiperligao"/>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9F30DD">
          <w:pPr>
            <w:pStyle w:val="ndice2"/>
            <w:tabs>
              <w:tab w:val="right" w:leader="dot" w:pos="8656"/>
            </w:tabs>
            <w:rPr>
              <w:rFonts w:eastAsiaTheme="minorEastAsia" w:cstheme="minorBidi"/>
              <w:noProof/>
              <w:sz w:val="22"/>
              <w:szCs w:val="22"/>
              <w:lang w:eastAsia="pt-PT"/>
            </w:rPr>
          </w:pPr>
          <w:hyperlink w:anchor="_Toc484442682" w:history="1">
            <w:r w:rsidR="00307E23" w:rsidRPr="008E0A77">
              <w:rPr>
                <w:rStyle w:val="Hiperligao"/>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9F30DD">
          <w:pPr>
            <w:pStyle w:val="ndice2"/>
            <w:tabs>
              <w:tab w:val="right" w:leader="dot" w:pos="8656"/>
            </w:tabs>
            <w:rPr>
              <w:rFonts w:eastAsiaTheme="minorEastAsia" w:cstheme="minorBidi"/>
              <w:noProof/>
              <w:sz w:val="22"/>
              <w:szCs w:val="22"/>
              <w:lang w:eastAsia="pt-PT"/>
            </w:rPr>
          </w:pPr>
          <w:hyperlink w:anchor="_Toc484442683" w:history="1">
            <w:r w:rsidR="00307E23" w:rsidRPr="008E0A77">
              <w:rPr>
                <w:rStyle w:val="Hiperligao"/>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9F30DD">
          <w:pPr>
            <w:pStyle w:val="ndice2"/>
            <w:tabs>
              <w:tab w:val="right" w:leader="dot" w:pos="8656"/>
            </w:tabs>
            <w:rPr>
              <w:rFonts w:eastAsiaTheme="minorEastAsia" w:cstheme="minorBidi"/>
              <w:noProof/>
              <w:sz w:val="22"/>
              <w:szCs w:val="22"/>
              <w:lang w:eastAsia="pt-PT"/>
            </w:rPr>
          </w:pPr>
          <w:hyperlink w:anchor="_Toc484442684" w:history="1">
            <w:r w:rsidR="00307E23" w:rsidRPr="008E0A77">
              <w:rPr>
                <w:rStyle w:val="Hiperligao"/>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9F30DD">
          <w:pPr>
            <w:pStyle w:val="ndice1"/>
            <w:tabs>
              <w:tab w:val="right" w:leader="dot" w:pos="8656"/>
            </w:tabs>
            <w:rPr>
              <w:rFonts w:eastAsiaTheme="minorEastAsia" w:cstheme="minorBidi"/>
              <w:noProof/>
              <w:sz w:val="22"/>
              <w:szCs w:val="22"/>
              <w:lang w:eastAsia="pt-PT"/>
            </w:rPr>
          </w:pPr>
          <w:hyperlink w:anchor="_Toc484442685" w:history="1">
            <w:r w:rsidR="00307E23" w:rsidRPr="008E0A77">
              <w:rPr>
                <w:rStyle w:val="Hiperligao"/>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9F30DD">
          <w:pPr>
            <w:pStyle w:val="ndice1"/>
            <w:tabs>
              <w:tab w:val="right" w:leader="dot" w:pos="8656"/>
            </w:tabs>
            <w:rPr>
              <w:rFonts w:eastAsiaTheme="minorEastAsia" w:cstheme="minorBidi"/>
              <w:noProof/>
              <w:sz w:val="22"/>
              <w:szCs w:val="22"/>
              <w:lang w:eastAsia="pt-PT"/>
            </w:rPr>
          </w:pPr>
          <w:hyperlink w:anchor="_Toc484442686" w:history="1">
            <w:r w:rsidR="00307E23" w:rsidRPr="008E0A77">
              <w:rPr>
                <w:rStyle w:val="Hiperligao"/>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9F30DD">
          <w:pPr>
            <w:pStyle w:val="ndice1"/>
            <w:tabs>
              <w:tab w:val="right" w:leader="dot" w:pos="8656"/>
            </w:tabs>
            <w:rPr>
              <w:rFonts w:eastAsiaTheme="minorEastAsia" w:cstheme="minorBidi"/>
              <w:noProof/>
              <w:sz w:val="22"/>
              <w:szCs w:val="22"/>
              <w:lang w:eastAsia="pt-PT"/>
            </w:rPr>
          </w:pPr>
          <w:hyperlink w:anchor="_Toc484442687" w:history="1">
            <w:r w:rsidR="00307E23" w:rsidRPr="008E0A77">
              <w:rPr>
                <w:rStyle w:val="Hiperligao"/>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9F30DD">
          <w:pPr>
            <w:pStyle w:val="ndice1"/>
            <w:tabs>
              <w:tab w:val="right" w:leader="dot" w:pos="8656"/>
            </w:tabs>
            <w:rPr>
              <w:rFonts w:eastAsiaTheme="minorEastAsia" w:cstheme="minorBidi"/>
              <w:noProof/>
              <w:sz w:val="22"/>
              <w:szCs w:val="22"/>
              <w:lang w:eastAsia="pt-PT"/>
            </w:rPr>
          </w:pPr>
          <w:hyperlink w:anchor="_Toc484442688" w:history="1">
            <w:r w:rsidR="00307E23" w:rsidRPr="008E0A77">
              <w:rPr>
                <w:rStyle w:val="Hiperligao"/>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9F30DD">
          <w:pPr>
            <w:pStyle w:val="ndice1"/>
            <w:tabs>
              <w:tab w:val="right" w:leader="dot" w:pos="8656"/>
            </w:tabs>
            <w:rPr>
              <w:rFonts w:eastAsiaTheme="minorEastAsia" w:cstheme="minorBidi"/>
              <w:noProof/>
              <w:sz w:val="22"/>
              <w:szCs w:val="22"/>
              <w:lang w:eastAsia="pt-PT"/>
            </w:rPr>
          </w:pPr>
          <w:hyperlink w:anchor="_Toc484442689" w:history="1">
            <w:r w:rsidR="00307E23" w:rsidRPr="008E0A77">
              <w:rPr>
                <w:rStyle w:val="Hiperligao"/>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Default="004C30F9" w:rsidP="0070556F">
      <w:pPr>
        <w:rPr>
          <w:rStyle w:val="Hiperligao"/>
          <w:noProof/>
          <w:color w:val="auto"/>
          <w:u w:val="none"/>
        </w:rPr>
      </w:pPr>
      <w:r w:rsidRPr="002A4B1A">
        <w:rPr>
          <w:rStyle w:val="Hiperligao"/>
          <w:caps/>
          <w:noProof/>
          <w:color w:val="auto"/>
          <w:u w:val="none"/>
        </w:rPr>
        <w:fldChar w:fldCharType="begin"/>
      </w:r>
      <w:r w:rsidR="00AA60D4" w:rsidRPr="00A03DDF">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037710B5" w:rsidR="00A03DDF" w:rsidRDefault="00A03DDF">
      <w:pPr>
        <w:spacing w:after="200"/>
        <w:jc w:val="left"/>
        <w:rPr>
          <w:rStyle w:val="Hiperligao"/>
          <w:noProof/>
          <w:color w:val="auto"/>
          <w:u w:val="none"/>
        </w:rPr>
      </w:pPr>
      <w:r>
        <w:rPr>
          <w:rStyle w:val="Hiperligao"/>
          <w:noProof/>
          <w:color w:val="auto"/>
          <w:u w:val="none"/>
        </w:rPr>
        <w:br w:type="page"/>
      </w:r>
    </w:p>
    <w:p w14:paraId="09C89D3D" w14:textId="77777777" w:rsidR="0070556F" w:rsidRDefault="0070556F" w:rsidP="0070556F">
      <w:pPr>
        <w:rPr>
          <w:rStyle w:val="Hiperligao"/>
          <w:noProof/>
          <w:color w:val="auto"/>
          <w:u w:val="none"/>
        </w:rPr>
      </w:pPr>
    </w:p>
    <w:p w14:paraId="30B0CE78" w14:textId="5D3129FA" w:rsidR="0070556F" w:rsidRDefault="0070556F" w:rsidP="0070556F">
      <w:pPr>
        <w:rPr>
          <w:rStyle w:val="Hiperligao"/>
          <w:noProof/>
          <w:color w:val="auto"/>
          <w:u w:val="none"/>
        </w:rPr>
      </w:pPr>
    </w:p>
    <w:p w14:paraId="42244791" w14:textId="6C9A2BE3" w:rsidR="0070556F" w:rsidRDefault="0070556F" w:rsidP="0070556F">
      <w:pPr>
        <w:rPr>
          <w:rStyle w:val="Hiperligao"/>
          <w:noProof/>
          <w:color w:val="auto"/>
          <w:u w:val="none"/>
        </w:rPr>
      </w:pPr>
    </w:p>
    <w:p w14:paraId="7192A564" w14:textId="41789754" w:rsidR="0070556F" w:rsidRDefault="0070556F" w:rsidP="0070556F">
      <w:pPr>
        <w:rPr>
          <w:rStyle w:val="Hiperligao"/>
          <w:noProof/>
          <w:color w:val="auto"/>
          <w:u w:val="none"/>
        </w:rPr>
      </w:pPr>
    </w:p>
    <w:p w14:paraId="4A525AF0" w14:textId="77777777" w:rsidR="0070556F" w:rsidRPr="0070556F" w:rsidRDefault="0070556F" w:rsidP="0070556F">
      <w:pPr>
        <w:rPr>
          <w:rStyle w:val="Hiperligao"/>
          <w:noProof/>
          <w:color w:val="auto"/>
          <w:u w:val="none"/>
        </w:rPr>
        <w:sectPr w:rsidR="0070556F" w:rsidRPr="0070556F"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Default="00A03DDF" w:rsidP="00AA60D4">
            <w:pPr>
              <w:rPr>
                <w:rStyle w:val="Hiperligao"/>
                <w:noProof/>
                <w:color w:val="auto"/>
                <w:u w:val="none"/>
                <w:lang w:val="en-US"/>
              </w:rPr>
            </w:pPr>
            <w:r>
              <w:rPr>
                <w:rStyle w:val="Hiperligao"/>
                <w:noProof/>
                <w:color w:val="auto"/>
                <w:u w:val="none"/>
                <w:lang w:val="en-US"/>
              </w:rPr>
              <w:t>Programmable Logical Controllers (controlador lógico programável)</w:t>
            </w:r>
          </w:p>
        </w:tc>
      </w:tr>
      <w:tr w:rsidR="00A03DDF" w14:paraId="24866430" w14:textId="77777777" w:rsidTr="00A03DDF">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64EC8D29" w:rsidR="00A03DDF" w:rsidRDefault="00A03DDF" w:rsidP="00AA60D4">
            <w:pPr>
              <w:rPr>
                <w:rStyle w:val="Hiperligao"/>
                <w:noProof/>
                <w:color w:val="auto"/>
                <w:u w:val="none"/>
                <w:lang w:val="en-US"/>
              </w:rPr>
            </w:pPr>
            <w:r>
              <w:rPr>
                <w:rStyle w:val="Hiperligao"/>
                <w:noProof/>
                <w:color w:val="auto"/>
                <w:u w:val="none"/>
                <w:lang w:val="en-US"/>
              </w:rPr>
              <w:t>Supervisory Control and Data Acquisition</w:t>
            </w:r>
          </w:p>
        </w:tc>
      </w:tr>
      <w:tr w:rsidR="00A03DDF" w14:paraId="3D35857E" w14:textId="77777777" w:rsidTr="00A03DDF">
        <w:tc>
          <w:tcPr>
            <w:tcW w:w="1242" w:type="dxa"/>
          </w:tcPr>
          <w:p w14:paraId="52BE5516" w14:textId="77777777" w:rsidR="00A03DDF" w:rsidRDefault="00A03DDF" w:rsidP="00AA60D4">
            <w:pPr>
              <w:rPr>
                <w:rStyle w:val="Hiperligao"/>
                <w:noProof/>
                <w:color w:val="auto"/>
                <w:u w:val="none"/>
                <w:lang w:val="en-US"/>
              </w:rPr>
            </w:pPr>
          </w:p>
        </w:tc>
        <w:tc>
          <w:tcPr>
            <w:tcW w:w="7564" w:type="dxa"/>
          </w:tcPr>
          <w:p w14:paraId="6AD30A0D" w14:textId="77777777" w:rsidR="00A03DDF" w:rsidRDefault="00A03DDF" w:rsidP="00AA60D4">
            <w:pPr>
              <w:rPr>
                <w:rStyle w:val="Hiperligao"/>
                <w:noProof/>
                <w:color w:val="auto"/>
                <w:u w:val="none"/>
                <w:lang w:val="en-US"/>
              </w:rPr>
            </w:pPr>
          </w:p>
        </w:tc>
      </w:tr>
      <w:tr w:rsidR="00A03DDF" w14:paraId="06C72C5B" w14:textId="77777777" w:rsidTr="00A03DDF">
        <w:tc>
          <w:tcPr>
            <w:tcW w:w="1242" w:type="dxa"/>
          </w:tcPr>
          <w:p w14:paraId="494EF47C" w14:textId="77777777" w:rsidR="00A03DDF" w:rsidRDefault="00A03DDF" w:rsidP="00AA60D4">
            <w:pPr>
              <w:rPr>
                <w:rStyle w:val="Hiperligao"/>
                <w:noProof/>
                <w:color w:val="auto"/>
                <w:u w:val="none"/>
                <w:lang w:val="en-US"/>
              </w:rPr>
            </w:pPr>
          </w:p>
        </w:tc>
        <w:tc>
          <w:tcPr>
            <w:tcW w:w="7564" w:type="dxa"/>
          </w:tcPr>
          <w:p w14:paraId="75061E59" w14:textId="77777777" w:rsidR="00A03DDF" w:rsidRDefault="00A03DDF" w:rsidP="00AA60D4">
            <w:pPr>
              <w:rPr>
                <w:rStyle w:val="Hiperligao"/>
                <w:noProof/>
                <w:color w:val="auto"/>
                <w:u w:val="none"/>
                <w:lang w:val="en-US"/>
              </w:rPr>
            </w:pPr>
          </w:p>
        </w:tc>
      </w:tr>
      <w:tr w:rsidR="00A03DDF" w14:paraId="162A305F" w14:textId="77777777" w:rsidTr="00A03DDF">
        <w:tc>
          <w:tcPr>
            <w:tcW w:w="1242" w:type="dxa"/>
          </w:tcPr>
          <w:p w14:paraId="21FD4174" w14:textId="77777777" w:rsidR="00A03DDF" w:rsidRDefault="00A03DDF" w:rsidP="00AA60D4">
            <w:pPr>
              <w:rPr>
                <w:rStyle w:val="Hiperligao"/>
                <w:noProof/>
                <w:color w:val="auto"/>
                <w:u w:val="none"/>
                <w:lang w:val="en-US"/>
              </w:rPr>
            </w:pPr>
          </w:p>
        </w:tc>
        <w:tc>
          <w:tcPr>
            <w:tcW w:w="7564" w:type="dxa"/>
          </w:tcPr>
          <w:p w14:paraId="0BC4C0EE" w14:textId="77777777" w:rsidR="00A03DDF" w:rsidRDefault="00A03DDF" w:rsidP="00AA60D4">
            <w:pPr>
              <w:rPr>
                <w:rStyle w:val="Hiperligao"/>
                <w:noProof/>
                <w:color w:val="auto"/>
                <w:u w:val="none"/>
                <w:lang w:val="en-US"/>
              </w:rPr>
            </w:pPr>
          </w:p>
        </w:tc>
      </w:tr>
      <w:tr w:rsidR="00A03DDF" w14:paraId="4488633E" w14:textId="77777777" w:rsidTr="00A03DDF">
        <w:tc>
          <w:tcPr>
            <w:tcW w:w="1242" w:type="dxa"/>
          </w:tcPr>
          <w:p w14:paraId="6B8E720B" w14:textId="77777777" w:rsidR="00A03DDF" w:rsidRDefault="00A03DDF" w:rsidP="00AA60D4">
            <w:pPr>
              <w:rPr>
                <w:rStyle w:val="Hiperligao"/>
                <w:noProof/>
                <w:color w:val="auto"/>
                <w:u w:val="none"/>
                <w:lang w:val="en-US"/>
              </w:rPr>
            </w:pPr>
          </w:p>
        </w:tc>
        <w:tc>
          <w:tcPr>
            <w:tcW w:w="7564" w:type="dxa"/>
          </w:tcPr>
          <w:p w14:paraId="52B9FF6A" w14:textId="77777777" w:rsidR="00A03DDF" w:rsidRDefault="00A03DDF" w:rsidP="00AA60D4">
            <w:pPr>
              <w:rPr>
                <w:rStyle w:val="Hiperligao"/>
                <w:noProof/>
                <w:color w:val="auto"/>
                <w:u w:val="none"/>
                <w:lang w:val="en-US"/>
              </w:rPr>
            </w:pP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Cabealho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Cabealho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7777777"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exemplo realidade aumentada, ou realidade virtual.</w:t>
      </w:r>
    </w:p>
    <w:p w14:paraId="1B3661AD" w14:textId="77777777" w:rsidR="007169AF" w:rsidRPr="007169AF" w:rsidRDefault="007169AF" w:rsidP="007169AF"/>
    <w:p w14:paraId="2CDA6670" w14:textId="06DA86B9" w:rsidR="00352309" w:rsidRPr="00352309" w:rsidRDefault="00352309" w:rsidP="00352309">
      <w:pPr>
        <w:pStyle w:val="Cabealho2"/>
        <w:ind w:firstLine="708"/>
      </w:pPr>
      <w:r w:rsidRPr="00FC52FE">
        <w:t>1.</w:t>
      </w:r>
      <w:r>
        <w:t>2</w:t>
      </w:r>
      <w:r w:rsidRPr="00FC52FE">
        <w:t xml:space="preserve"> Objetivos</w:t>
      </w:r>
    </w:p>
    <w:p w14:paraId="380EF13D" w14:textId="4A179A63" w:rsidR="003C014D" w:rsidRPr="00FC52FE" w:rsidRDefault="003C014D" w:rsidP="00C4798E">
      <w:pPr>
        <w:pStyle w:val="Cabealho2"/>
        <w:ind w:firstLine="708"/>
      </w:pPr>
      <w:bookmarkStart w:id="2" w:name="_Toc484442667"/>
      <w:r w:rsidRPr="00FC52FE">
        <w:t>1.</w:t>
      </w:r>
      <w:r w:rsidR="00352309">
        <w:t>3</w:t>
      </w:r>
      <w:r w:rsidRPr="00FC52FE">
        <w:t xml:space="preserve"> </w:t>
      </w:r>
      <w:bookmarkEnd w:id="2"/>
      <w:r w:rsidR="00352309">
        <w:t>Problema</w:t>
      </w:r>
    </w:p>
    <w:p w14:paraId="0905A184" w14:textId="313F0839" w:rsidR="00952285" w:rsidRDefault="003C014D" w:rsidP="00C4798E">
      <w:pPr>
        <w:pStyle w:val="Cabealho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77777777" w:rsidR="0070761B" w:rsidRDefault="0070761B" w:rsidP="0070761B">
      <w:r>
        <w:t>O presente trabalho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s envolvidos, em que âmbito surge o projeto, quais os objetivos delineados para o mesmo</w:t>
      </w:r>
      <w:r>
        <w:t>, qual o planeamento do projeto</w:t>
      </w:r>
      <w:r>
        <w:t xml:space="preserve">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Cabealho1"/>
      </w:pPr>
      <w:bookmarkStart w:id="4" w:name="_Toc484442669"/>
      <w:r w:rsidRPr="002A4B1A">
        <w:t xml:space="preserve">2. </w:t>
      </w:r>
      <w:r w:rsidR="00C4798E">
        <w:t>Estado da Arte</w:t>
      </w:r>
      <w:bookmarkEnd w:id="4"/>
    </w:p>
    <w:p w14:paraId="0905A187" w14:textId="77777777" w:rsidR="00ED1068" w:rsidRPr="002A4B1A" w:rsidRDefault="005C576B" w:rsidP="00C4798E">
      <w:pPr>
        <w:pStyle w:val="Cabealho2"/>
        <w:ind w:firstLine="708"/>
      </w:pPr>
      <w:bookmarkStart w:id="5" w:name="_Toc484442670"/>
      <w:r w:rsidRPr="002A4B1A">
        <w:t>2.1 Introdução</w:t>
      </w:r>
      <w:bookmarkEnd w:id="5"/>
    </w:p>
    <w:p w14:paraId="0905A18B" w14:textId="0E079D34" w:rsidR="005C576B" w:rsidRDefault="005C576B" w:rsidP="00C4798E">
      <w:pPr>
        <w:pStyle w:val="Cabealho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5A9B479E" w:rsidR="004B3084" w:rsidRDefault="004B3084" w:rsidP="004B3084">
      <w:pPr>
        <w:widowControl w:val="0"/>
        <w:autoSpaceDE w:val="0"/>
        <w:autoSpaceDN w:val="0"/>
        <w:adjustRightInd w:val="0"/>
        <w:spacing w:line="240" w:lineRule="auto"/>
      </w:pPr>
      <w:r>
        <w:t>O conceito de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w:t>
      </w:r>
      <w:r>
        <w:lastRenderedPageBreak/>
        <w:t xml:space="preserve">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2">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3816AD58" w:rsidR="004B3084" w:rsidRDefault="004B3084" w:rsidP="004B3084">
      <w:pPr>
        <w:pStyle w:val="Legenda"/>
        <w:jc w:val="center"/>
      </w:pPr>
      <w:r>
        <w:t xml:space="preserve">Figura </w:t>
      </w:r>
      <w:r w:rsidR="009F30DD">
        <w:fldChar w:fldCharType="begin"/>
      </w:r>
      <w:r w:rsidR="009F30DD">
        <w:instrText xml:space="preserve"> SEQ </w:instrText>
      </w:r>
      <w:r w:rsidR="009F30DD">
        <w:instrText xml:space="preserve">Figura \* ARABIC </w:instrText>
      </w:r>
      <w:r w:rsidR="009F30DD">
        <w:fldChar w:fldCharType="separate"/>
      </w:r>
      <w:r w:rsidR="00E42088">
        <w:rPr>
          <w:noProof/>
        </w:rPr>
        <w:t>1</w:t>
      </w:r>
      <w:r w:rsidR="009F30DD">
        <w:rPr>
          <w:noProof/>
        </w:rPr>
        <w:fldChar w:fldCharType="end"/>
      </w:r>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69B6FC90"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2C040817" w14:textId="22363226" w:rsidR="00B14593" w:rsidRDefault="00B14593" w:rsidP="004B3084"/>
    <w:p w14:paraId="2EE175D4" w14:textId="77777777" w:rsidR="00B14593" w:rsidRDefault="00B14593" w:rsidP="00B14593">
      <w:pPr>
        <w:keepNext/>
      </w:pPr>
      <w:r>
        <w:rPr>
          <w:noProof/>
          <w:lang w:eastAsia="pt-PT"/>
        </w:rPr>
        <w:drawing>
          <wp:inline distT="0" distB="0" distL="0" distR="0" wp14:anchorId="2DCFE8FE" wp14:editId="77A5A33F">
            <wp:extent cx="5502910" cy="275145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macao-industrial-600x300.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751455"/>
                    </a:xfrm>
                    <a:prstGeom prst="rect">
                      <a:avLst/>
                    </a:prstGeom>
                  </pic:spPr>
                </pic:pic>
              </a:graphicData>
            </a:graphic>
          </wp:inline>
        </w:drawing>
      </w:r>
    </w:p>
    <w:p w14:paraId="142E94FA" w14:textId="56867773" w:rsidR="00B14593" w:rsidRDefault="00B14593" w:rsidP="00B14593">
      <w:pPr>
        <w:pStyle w:val="Legenda"/>
        <w:jc w:val="center"/>
      </w:pPr>
      <w:r>
        <w:t xml:space="preserve">Figura </w:t>
      </w:r>
      <w:fldSimple w:instr=" SEQ Figura \* ARABIC ">
        <w:r w:rsidR="00E42088">
          <w:rPr>
            <w:noProof/>
          </w:rPr>
          <w:t>2</w:t>
        </w:r>
      </w:fldSimple>
      <w:r>
        <w:t xml:space="preserve"> - Automação na indústria</w:t>
      </w:r>
    </w:p>
    <w:p w14:paraId="084A5383" w14:textId="47DAA626" w:rsidR="004B3084" w:rsidRDefault="004B3084" w:rsidP="004B3084">
      <w:pPr>
        <w:widowControl w:val="0"/>
        <w:autoSpaceDE w:val="0"/>
        <w:autoSpaceDN w:val="0"/>
        <w:adjustRightInd w:val="0"/>
        <w:spacing w:line="240" w:lineRule="auto"/>
      </w:pP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w:t>
      </w:r>
      <w:r w:rsidRPr="00307B2D">
        <w:rPr>
          <w:b/>
          <w:u w:val="single"/>
        </w:rPr>
        <w:t xml:space="preserve">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3CE3830D" w:rsidR="001123E1" w:rsidRDefault="001123E1" w:rsidP="004B3084">
      <w:r>
        <w:t>A automação industrial é composta por um conjunto de componentes essenciais para a sua implementação e desenvolvimento na indústria: os PLCs, as HMIs, os sensores e as unidades industriais.</w:t>
      </w:r>
    </w:p>
    <w:p w14:paraId="7F2752C6" w14:textId="6AEEF6AD" w:rsidR="001123E1" w:rsidRDefault="001123E1" w:rsidP="004B3084"/>
    <w:p w14:paraId="6C7A4D72" w14:textId="78927DDC"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11924">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n Renewable and Sustainable Energy Reviews July 2016 60:1185-1205" }, "uris" : [ "http://www.mendeley.com/documents/?uuid=abc68d57-4bfa-4765-944c-cac5eb52926b" ] } ], "mendeley" : { "formattedCitation" : "(Alphonsus &amp; Abdullah, 2016)", "plainText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01F7D990" w:rsidR="00E42088" w:rsidRDefault="00E42088" w:rsidP="00E42088">
      <w:pPr>
        <w:pStyle w:val="Legenda"/>
        <w:jc w:val="center"/>
      </w:pPr>
      <w:r>
        <w:t xml:space="preserve">Figura </w:t>
      </w:r>
      <w:fldSimple w:instr=" SEQ Figura \* ARABIC ">
        <w:r>
          <w:rPr>
            <w:noProof/>
          </w:rPr>
          <w:t>3</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lastRenderedPageBreak/>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5">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486FCB23" w:rsidR="001123E1" w:rsidRDefault="001123E1" w:rsidP="001123E1">
      <w:pPr>
        <w:pStyle w:val="Legenda"/>
        <w:jc w:val="center"/>
      </w:pPr>
      <w:r>
        <w:t xml:space="preserve">Figura </w:t>
      </w:r>
      <w:r>
        <w:fldChar w:fldCharType="begin"/>
      </w:r>
      <w:r>
        <w:instrText xml:space="preserve"> SEQ Figura \* ARABIC </w:instrText>
      </w:r>
      <w:r>
        <w:fldChar w:fldCharType="separate"/>
      </w:r>
      <w:r w:rsidR="00E42088">
        <w:rPr>
          <w:noProof/>
        </w:rPr>
        <w:t>4</w:t>
      </w:r>
      <w:r>
        <w:fldChar w:fldCharType="end"/>
      </w:r>
      <w:r>
        <w:t xml:space="preserve"> - Exemplo de HMI</w:t>
      </w:r>
    </w:p>
    <w:p w14:paraId="73AF4B1E" w14:textId="77777777" w:rsidR="001123E1" w:rsidRDefault="001123E1" w:rsidP="001123E1"/>
    <w:p w14:paraId="26E1A4A1" w14:textId="77777777" w:rsidR="001123E1" w:rsidRDefault="001123E1" w:rsidP="001123E1"/>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Cabealho2"/>
        <w:ind w:firstLine="708"/>
      </w:pPr>
      <w:bookmarkStart w:id="7" w:name="_Toc484442672"/>
      <w:r w:rsidRPr="002A4B1A">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5A3CE591" w:rsidR="00855EE6" w:rsidRDefault="00F761C5" w:rsidP="004C6DEC">
      <w:r>
        <w:t>O software para automação industrial permite que utilizadores implementem sistemas de controlo e aquisição de dados através de HMIs/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05FA6759" w14:textId="77777777" w:rsidR="00BB2635" w:rsidRDefault="00BB2635" w:rsidP="004C6DEC"/>
    <w:p w14:paraId="7745A4E3" w14:textId="38DD1BEE" w:rsidR="009667DD" w:rsidRDefault="009667DD" w:rsidP="009667DD"/>
    <w:p w14:paraId="15854ECF" w14:textId="39A18BA4" w:rsidR="009667DD" w:rsidRDefault="009667DD" w:rsidP="009667DD">
      <w:pPr>
        <w:ind w:firstLine="360"/>
      </w:pPr>
      <w:r>
        <w:t>A utilização de software dedicado a automação industrial traz bastantes vantagens, como:</w:t>
      </w:r>
    </w:p>
    <w:p w14:paraId="32E78B02" w14:textId="6061C204" w:rsidR="009667DD" w:rsidRDefault="009667DD" w:rsidP="009667DD">
      <w:pPr>
        <w:pStyle w:val="PargrafodaLista"/>
        <w:numPr>
          <w:ilvl w:val="0"/>
          <w:numId w:val="37"/>
        </w:numPr>
      </w:pPr>
      <w:r>
        <w:t>Monitorização e controlo das operações a decorrer</w:t>
      </w:r>
    </w:p>
    <w:p w14:paraId="215D00ED" w14:textId="2C6F0BD8" w:rsidR="009667DD" w:rsidRDefault="009667DD" w:rsidP="009667DD">
      <w:pPr>
        <w:pStyle w:val="PargrafodaLista"/>
        <w:numPr>
          <w:ilvl w:val="0"/>
          <w:numId w:val="37"/>
        </w:numPr>
      </w:pPr>
      <w:r>
        <w:t>Diagnóstico do estado do sistema e de potenciais problemas com equipamentos</w:t>
      </w:r>
    </w:p>
    <w:p w14:paraId="3B26239A" w14:textId="54DEE3B9" w:rsidR="009667DD" w:rsidRDefault="009667DD" w:rsidP="009667DD">
      <w:pPr>
        <w:pStyle w:val="PargrafodaLista"/>
        <w:numPr>
          <w:ilvl w:val="0"/>
          <w:numId w:val="37"/>
        </w:numPr>
      </w:pPr>
      <w:r>
        <w:t>Integrar e comunicar de forma eficiente com módulos de input e output</w:t>
      </w:r>
    </w:p>
    <w:p w14:paraId="05D30674" w14:textId="455C8C30" w:rsidR="009667DD" w:rsidRDefault="009667DD" w:rsidP="009667DD">
      <w:pPr>
        <w:pStyle w:val="PargrafodaLista"/>
        <w:numPr>
          <w:ilvl w:val="0"/>
          <w:numId w:val="37"/>
        </w:numPr>
      </w:pPr>
      <w:r>
        <w:lastRenderedPageBreak/>
        <w:t>Aumento de visibilidade da execução dos processos em tempo real</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Cabealho2"/>
        <w:ind w:firstLine="708"/>
      </w:pPr>
      <w:bookmarkStart w:id="8" w:name="_Toc484442673"/>
      <w:r w:rsidRPr="002A4B1A">
        <w:t>2.</w:t>
      </w:r>
      <w:r w:rsidR="009C24B1">
        <w:t>4</w:t>
      </w:r>
      <w:r w:rsidRPr="002A4B1A">
        <w:t xml:space="preserve"> </w:t>
      </w:r>
      <w:r w:rsidR="00C4798E">
        <w:t>Fabrico Aditivo</w:t>
      </w:r>
      <w:bookmarkEnd w:id="8"/>
    </w:p>
    <w:p w14:paraId="1BE4B39C" w14:textId="77777777" w:rsidR="007D2B0F" w:rsidRDefault="007D2B0F" w:rsidP="00A44F11"/>
    <w:p w14:paraId="3483C071" w14:textId="04646E36" w:rsidR="00A44F11" w:rsidRPr="00A44F11" w:rsidRDefault="00A44F11" w:rsidP="00A44F11">
      <w:r w:rsidRPr="001869F6">
        <w:rPr>
          <w:highlight w:val="yellow"/>
        </w:rPr>
        <w:t>Sem entrar em grandes pormenores, mas dado que a HMI será orientada ao processo de Fabrico Aditivo (impressão 3D), convém ter uma secção a enquadrar.</w:t>
      </w:r>
    </w:p>
    <w:p w14:paraId="4CAA145B" w14:textId="77777777" w:rsidR="007D2B0F" w:rsidRDefault="007D2B0F" w:rsidP="004A7135"/>
    <w:p w14:paraId="70E03ADA" w14:textId="2EB37676" w:rsidR="00C4798E" w:rsidRDefault="00C4798E" w:rsidP="007D2B0F">
      <w:pPr>
        <w:pStyle w:val="Cabealho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CB98F04" w14:textId="77777777" w:rsidR="00352309" w:rsidRPr="004A7135" w:rsidRDefault="00352309" w:rsidP="00352309">
      <w:r w:rsidRPr="001869F6">
        <w:rPr>
          <w:highlight w:val="yellow"/>
        </w:rPr>
        <w:t>Estou com dúvidas neste título. Creio que o objetivo desta secção será falar sobre a evolução do software baseado na web, desde o tempo em que a informação era estática até hoje em dia em que é possível consultar dados em tempo real.</w:t>
      </w:r>
    </w:p>
    <w:p w14:paraId="307623A3" w14:textId="77777777" w:rsidR="00352309" w:rsidRPr="00352309" w:rsidRDefault="00352309" w:rsidP="00352309"/>
    <w:p w14:paraId="644B2FE8" w14:textId="77777777" w:rsidR="007D2B0F" w:rsidRDefault="007D2B0F" w:rsidP="007D2B0F"/>
    <w:p w14:paraId="0905A199" w14:textId="641BF181" w:rsidR="00C65376" w:rsidRDefault="008821DD" w:rsidP="007D2B0F">
      <w:pPr>
        <w:pStyle w:val="Cabealho2"/>
        <w:ind w:firstLine="708"/>
      </w:pPr>
      <w:bookmarkStart w:id="10" w:name="_Toc484442681"/>
      <w:r w:rsidRPr="002A4B1A">
        <w:t>2.</w:t>
      </w:r>
      <w:r w:rsidR="00352309">
        <w:t>6</w:t>
      </w:r>
      <w:r w:rsidRPr="002A4B1A">
        <w:t xml:space="preserve"> </w:t>
      </w:r>
      <w:r w:rsidR="00C4798E">
        <w:t>Casos de Estudo</w:t>
      </w:r>
      <w:bookmarkEnd w:id="10"/>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Cabealho2"/>
        <w:ind w:left="708" w:firstLine="708"/>
      </w:pPr>
      <w:bookmarkStart w:id="11" w:name="_Toc484442682"/>
      <w:r w:rsidRPr="002A4B1A">
        <w:t>2.</w:t>
      </w:r>
      <w:r w:rsidR="00352309">
        <w:t>6</w:t>
      </w:r>
      <w:r>
        <w:t>.1</w:t>
      </w:r>
      <w:r w:rsidRPr="002A4B1A">
        <w:t xml:space="preserve"> </w:t>
      </w:r>
      <w:r>
        <w:t>Controlo e Automação na Indústria</w:t>
      </w:r>
      <w:bookmarkEnd w:id="11"/>
    </w:p>
    <w:p w14:paraId="33084051" w14:textId="431F6EE3" w:rsidR="00C4798E" w:rsidRDefault="00C4798E" w:rsidP="007D2B0F">
      <w:pPr>
        <w:pStyle w:val="Cabealho2"/>
        <w:ind w:left="708" w:firstLine="708"/>
      </w:pPr>
      <w:bookmarkStart w:id="12" w:name="_Toc484442683"/>
      <w:r w:rsidRPr="002A4B1A">
        <w:t>2.</w:t>
      </w:r>
      <w:r w:rsidR="00352309">
        <w:t>6</w:t>
      </w:r>
      <w:r>
        <w:t>.2</w:t>
      </w:r>
      <w:r w:rsidRPr="002A4B1A">
        <w:t xml:space="preserve"> </w:t>
      </w:r>
      <w:r>
        <w:t>Sistemas Web-Based para Controlo e Automação</w:t>
      </w:r>
      <w:bookmarkEnd w:id="12"/>
    </w:p>
    <w:p w14:paraId="21DFFEF5" w14:textId="154B09EE" w:rsidR="00C4798E" w:rsidRPr="002A4B1A" w:rsidRDefault="00C4798E" w:rsidP="007D2B0F">
      <w:pPr>
        <w:pStyle w:val="Cabealho2"/>
        <w:ind w:left="708" w:firstLine="708"/>
      </w:pPr>
      <w:bookmarkStart w:id="13" w:name="_Toc484442684"/>
      <w:r w:rsidRPr="002A4B1A">
        <w:t>2.</w:t>
      </w:r>
      <w:r w:rsidR="00352309">
        <w:t>6</w:t>
      </w:r>
      <w:r>
        <w:t>.3</w:t>
      </w:r>
      <w:r w:rsidRPr="002A4B1A">
        <w:t xml:space="preserve"> </w:t>
      </w:r>
      <w:r>
        <w:t>Realidade Aumentada na Indústria</w:t>
      </w:r>
      <w:bookmarkEnd w:id="13"/>
    </w:p>
    <w:p w14:paraId="0905A19B" w14:textId="3D2CE565" w:rsidR="00924ABE" w:rsidRDefault="00924ABE" w:rsidP="00AA60D4">
      <w:pPr>
        <w:pStyle w:val="Cabealho1"/>
      </w:pPr>
      <w:bookmarkStart w:id="14" w:name="_Toc484442685"/>
      <w:r w:rsidRPr="002A4B1A">
        <w:t xml:space="preserve">3. </w:t>
      </w:r>
      <w:r w:rsidR="00BA26C3">
        <w:t>Análise</w:t>
      </w:r>
      <w:r w:rsidR="00D739F9">
        <w:t xml:space="preserve"> do </w:t>
      </w:r>
      <w:r w:rsidR="00C4798E">
        <w:t>Problema</w:t>
      </w:r>
      <w:bookmarkEnd w:id="14"/>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Cabealho1"/>
      </w:pPr>
      <w:bookmarkStart w:id="15" w:name="_Toc484442686"/>
      <w:r>
        <w:t>4</w:t>
      </w:r>
      <w:r w:rsidRPr="002A4B1A">
        <w:t xml:space="preserve">. </w:t>
      </w:r>
      <w:r>
        <w:t>Desenvolvimento do Projeto</w:t>
      </w:r>
      <w:bookmarkEnd w:id="15"/>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Cabealho1"/>
      </w:pPr>
      <w:bookmarkStart w:id="16" w:name="_Toc484442687"/>
      <w:r>
        <w:t>5</w:t>
      </w:r>
      <w:r w:rsidRPr="002A4B1A">
        <w:t xml:space="preserve">. </w:t>
      </w:r>
      <w:r>
        <w:t>Conclusões</w:t>
      </w:r>
      <w:bookmarkEnd w:id="16"/>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Default="00C4798E" w:rsidP="00C4798E">
      <w:pPr>
        <w:pStyle w:val="Cabealho1"/>
      </w:pPr>
      <w:bookmarkStart w:id="17" w:name="_Toc484442688"/>
      <w:r>
        <w:lastRenderedPageBreak/>
        <w:t>6</w:t>
      </w:r>
      <w:r w:rsidRPr="002A4B1A">
        <w:t xml:space="preserve">. </w:t>
      </w:r>
      <w:r>
        <w:t>Referências</w:t>
      </w:r>
      <w:bookmarkEnd w:id="17"/>
    </w:p>
    <w:p w14:paraId="6E7D0064" w14:textId="458D9D31" w:rsidR="004B3084" w:rsidRDefault="004B3084" w:rsidP="004B3084"/>
    <w:p w14:paraId="6271560C" w14:textId="28FE503F" w:rsidR="00511924" w:rsidRPr="00511924" w:rsidRDefault="004B3084" w:rsidP="00511924">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511924" w:rsidRPr="00511924">
        <w:rPr>
          <w:rFonts w:ascii="Calibri" w:hAnsi="Calibri" w:cs="Calibri"/>
          <w:noProof/>
        </w:rPr>
        <w:t xml:space="preserve">Alphonsus, E. R., &amp; Abdullah, M. O. (2016). A review on the applications of programmable logic controllers (PLCs), </w:t>
      </w:r>
      <w:r w:rsidR="00511924" w:rsidRPr="00511924">
        <w:rPr>
          <w:rFonts w:ascii="Calibri" w:hAnsi="Calibri" w:cs="Calibri"/>
          <w:i/>
          <w:iCs/>
          <w:noProof/>
        </w:rPr>
        <w:t>60 OP</w:t>
      </w:r>
      <w:r w:rsidR="00511924" w:rsidRPr="00511924">
        <w:rPr>
          <w:rFonts w:ascii="Calibri" w:hAnsi="Calibri" w:cs="Calibri"/>
          <w:noProof/>
        </w:rPr>
        <w:t>-</w:t>
      </w:r>
      <w:r w:rsidR="00511924" w:rsidRPr="00511924">
        <w:rPr>
          <w:rFonts w:ascii="Calibri" w:hAnsi="Calibri" w:cs="Calibri"/>
          <w:i/>
          <w:iCs/>
          <w:noProof/>
        </w:rPr>
        <w:t>In Renewable and Sustainable Energy Reviews July 2016 60:1185</w:t>
      </w:r>
      <w:r w:rsidR="00511924" w:rsidRPr="00511924">
        <w:rPr>
          <w:rFonts w:ascii="Calibri" w:hAnsi="Calibri" w:cs="Calibri"/>
          <w:noProof/>
        </w:rPr>
        <w:t>-</w:t>
      </w:r>
      <w:r w:rsidR="00511924" w:rsidRPr="00511924">
        <w:rPr>
          <w:rFonts w:ascii="Calibri" w:hAnsi="Calibri" w:cs="Calibri"/>
          <w:i/>
          <w:iCs/>
          <w:noProof/>
        </w:rPr>
        <w:t>1205</w:t>
      </w:r>
      <w:r w:rsidR="00511924" w:rsidRPr="00511924">
        <w:rPr>
          <w:rFonts w:ascii="Calibri" w:hAnsi="Calibri" w:cs="Calibri"/>
          <w:noProof/>
        </w:rPr>
        <w:t xml:space="preserve">, 1185. </w:t>
      </w:r>
    </w:p>
    <w:p w14:paraId="30FEF8E1" w14:textId="63A85E5E" w:rsidR="00511924" w:rsidRPr="00511924" w:rsidRDefault="00511924" w:rsidP="00511924">
      <w:pPr>
        <w:widowControl w:val="0"/>
        <w:autoSpaceDE w:val="0"/>
        <w:autoSpaceDN w:val="0"/>
        <w:adjustRightInd w:val="0"/>
        <w:spacing w:line="240" w:lineRule="auto"/>
        <w:ind w:left="480" w:hanging="480"/>
        <w:rPr>
          <w:rFonts w:ascii="Calibri" w:hAnsi="Calibri" w:cs="Calibri"/>
          <w:noProof/>
        </w:rPr>
      </w:pPr>
      <w:r w:rsidRPr="00511924">
        <w:rPr>
          <w:rFonts w:ascii="Calibri" w:hAnsi="Calibri" w:cs="Calibri"/>
          <w:noProof/>
        </w:rPr>
        <w:t xml:space="preserve">Carvalho, A. I. R. de, &amp; Ferrolho, A. M. P. (2016). </w:t>
      </w:r>
      <w:r w:rsidRPr="00511924">
        <w:rPr>
          <w:rFonts w:ascii="Calibri" w:hAnsi="Calibri" w:cs="Calibri"/>
          <w:i/>
          <w:iCs/>
          <w:noProof/>
        </w:rPr>
        <w:t>Desenvolvimento e melhoramento da Célula Flexível de Fabrico da ESTGV</w:t>
      </w:r>
      <w:r w:rsidRPr="00511924">
        <w:rPr>
          <w:rFonts w:ascii="Calibri" w:hAnsi="Calibri" w:cs="Calibri"/>
          <w:noProof/>
        </w:rPr>
        <w:t xml:space="preserve">. </w:t>
      </w:r>
    </w:p>
    <w:p w14:paraId="409EA681" w14:textId="4D91B0C0" w:rsidR="00511924" w:rsidRPr="00511924" w:rsidRDefault="00511924" w:rsidP="00511924">
      <w:pPr>
        <w:widowControl w:val="0"/>
        <w:autoSpaceDE w:val="0"/>
        <w:autoSpaceDN w:val="0"/>
        <w:adjustRightInd w:val="0"/>
        <w:spacing w:line="240" w:lineRule="auto"/>
        <w:ind w:left="480" w:hanging="480"/>
        <w:rPr>
          <w:rFonts w:ascii="Calibri" w:hAnsi="Calibri" w:cs="Calibri"/>
          <w:noProof/>
        </w:rPr>
      </w:pPr>
      <w:r w:rsidRPr="00511924">
        <w:rPr>
          <w:rFonts w:ascii="Calibri" w:hAnsi="Calibri" w:cs="Calibri"/>
          <w:noProof/>
        </w:rPr>
        <w:t>Dias, F. A. N. B., &amp; Fonseca, I. S. A. da. (2015). Desenvolvimento de ferramenta para interligação de dispositivos utilizando protocolos industriais.</w:t>
      </w:r>
    </w:p>
    <w:p w14:paraId="216689BE" w14:textId="77777777" w:rsidR="00511924" w:rsidRPr="00511924" w:rsidRDefault="00511924" w:rsidP="00511924">
      <w:pPr>
        <w:widowControl w:val="0"/>
        <w:autoSpaceDE w:val="0"/>
        <w:autoSpaceDN w:val="0"/>
        <w:adjustRightInd w:val="0"/>
        <w:spacing w:line="240" w:lineRule="auto"/>
        <w:ind w:left="480" w:hanging="480"/>
        <w:rPr>
          <w:rFonts w:ascii="Calibri" w:hAnsi="Calibri" w:cs="Calibri"/>
          <w:noProof/>
        </w:rPr>
      </w:pPr>
      <w:r w:rsidRPr="00511924">
        <w:rPr>
          <w:rFonts w:ascii="Calibri" w:hAnsi="Calibri" w:cs="Calibri"/>
          <w:noProof/>
        </w:rPr>
        <w:t xml:space="preserve">Dorf, R. C., &amp; Bishop, R. H. (2010). </w:t>
      </w:r>
      <w:r w:rsidRPr="00511924">
        <w:rPr>
          <w:rFonts w:ascii="Calibri" w:hAnsi="Calibri" w:cs="Calibri"/>
          <w:i/>
          <w:iCs/>
          <w:noProof/>
        </w:rPr>
        <w:t>Modern Control Systems</w:t>
      </w:r>
      <w:r w:rsidRPr="00511924">
        <w:rPr>
          <w:rFonts w:ascii="Calibri" w:hAnsi="Calibri" w:cs="Calibri"/>
          <w:noProof/>
        </w:rPr>
        <w:t>.</w:t>
      </w:r>
    </w:p>
    <w:p w14:paraId="75BF008F" w14:textId="0FC46A85" w:rsidR="00511924" w:rsidRPr="00511924" w:rsidRDefault="00511924" w:rsidP="00511924">
      <w:pPr>
        <w:widowControl w:val="0"/>
        <w:autoSpaceDE w:val="0"/>
        <w:autoSpaceDN w:val="0"/>
        <w:adjustRightInd w:val="0"/>
        <w:spacing w:line="240" w:lineRule="auto"/>
        <w:ind w:left="480" w:hanging="480"/>
        <w:rPr>
          <w:rFonts w:ascii="Calibri" w:hAnsi="Calibri" w:cs="Calibri"/>
          <w:noProof/>
        </w:rPr>
      </w:pPr>
      <w:r w:rsidRPr="00511924">
        <w:rPr>
          <w:rFonts w:ascii="Calibri" w:hAnsi="Calibri" w:cs="Calibri"/>
          <w:noProof/>
        </w:rPr>
        <w:t>Soares, T. A. C., &amp; Mariano, S. J. P. S. (2012). Controlo e automação: sistema de rega inteligente.</w:t>
      </w:r>
    </w:p>
    <w:p w14:paraId="3B85532E" w14:textId="16622B84" w:rsidR="00511924" w:rsidRPr="00511924" w:rsidRDefault="00511924" w:rsidP="00511924">
      <w:pPr>
        <w:widowControl w:val="0"/>
        <w:autoSpaceDE w:val="0"/>
        <w:autoSpaceDN w:val="0"/>
        <w:adjustRightInd w:val="0"/>
        <w:spacing w:line="240" w:lineRule="auto"/>
        <w:ind w:left="480" w:hanging="480"/>
        <w:rPr>
          <w:rFonts w:ascii="Calibri" w:hAnsi="Calibri" w:cs="Calibri"/>
          <w:noProof/>
        </w:rPr>
      </w:pPr>
      <w:r w:rsidRPr="00511924">
        <w:rPr>
          <w:rFonts w:ascii="Calibri" w:hAnsi="Calibri" w:cs="Calibri"/>
          <w:noProof/>
        </w:rPr>
        <w:t>Souza, R. B. de, &amp; Medeiros, A. A. D. de. (2005). Uma arquitetura para sistemas supervisórios industriais e sua aplicação em processos de elevação artificial de petró</w:t>
      </w:r>
      <w:r w:rsidR="006050C1">
        <w:rPr>
          <w:rFonts w:ascii="Calibri" w:hAnsi="Calibri" w:cs="Calibri"/>
          <w:noProof/>
        </w:rPr>
        <w:t>leo.</w:t>
      </w:r>
      <w:bookmarkStart w:id="18" w:name="_GoBack"/>
      <w:bookmarkEnd w:id="18"/>
    </w:p>
    <w:p w14:paraId="64D43984" w14:textId="7D24C5A9" w:rsidR="004B3084" w:rsidRPr="004B3084" w:rsidRDefault="004B3084" w:rsidP="004B3084">
      <w:r>
        <w:fldChar w:fldCharType="end"/>
      </w:r>
    </w:p>
    <w:p w14:paraId="03B39135" w14:textId="2B8B9188" w:rsidR="00C4798E" w:rsidRPr="002A4B1A" w:rsidRDefault="00C4798E" w:rsidP="00C4798E">
      <w:pPr>
        <w:pStyle w:val="Cabealho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1CE1A3" w14:textId="77777777" w:rsidR="009F30DD" w:rsidRDefault="009F30DD" w:rsidP="00AA60D4">
      <w:r>
        <w:separator/>
      </w:r>
    </w:p>
  </w:endnote>
  <w:endnote w:type="continuationSeparator" w:id="0">
    <w:p w14:paraId="1B17CEC8" w14:textId="77777777" w:rsidR="009F30DD" w:rsidRDefault="009F30D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903E8" w:rsidRDefault="006903E8" w:rsidP="00AA60D4">
    <w:pPr>
      <w:pStyle w:val="Rodap"/>
    </w:pPr>
  </w:p>
  <w:p w14:paraId="0905A20C" w14:textId="77777777" w:rsidR="006903E8" w:rsidRDefault="006903E8"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943744A" w:rsidR="004A6464" w:rsidRDefault="004A6464">
        <w:pPr>
          <w:pStyle w:val="Rodap"/>
          <w:jc w:val="right"/>
        </w:pPr>
        <w:r>
          <w:fldChar w:fldCharType="begin"/>
        </w:r>
        <w:r>
          <w:instrText xml:space="preserve"> PAGE   \* MERGEFORMAT </w:instrText>
        </w:r>
        <w:r>
          <w:fldChar w:fldCharType="separate"/>
        </w:r>
        <w:r w:rsidR="006050C1">
          <w:rPr>
            <w:noProof/>
          </w:rPr>
          <w:t>8</w:t>
        </w:r>
        <w:r>
          <w:rPr>
            <w:noProof/>
          </w:rPr>
          <w:fldChar w:fldCharType="end"/>
        </w:r>
      </w:p>
    </w:sdtContent>
  </w:sdt>
  <w:p w14:paraId="0905A20F" w14:textId="77777777" w:rsidR="004A6464" w:rsidRDefault="004A6464"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CBAA1B" w14:textId="77777777" w:rsidR="009F30DD" w:rsidRDefault="009F30DD" w:rsidP="00AA60D4">
      <w:r>
        <w:separator/>
      </w:r>
    </w:p>
  </w:footnote>
  <w:footnote w:type="continuationSeparator" w:id="0">
    <w:p w14:paraId="16AE7D1C" w14:textId="77777777" w:rsidR="009F30DD" w:rsidRDefault="009F30D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903E8" w:rsidRDefault="006903E8"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6"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7"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2"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8"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3"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27"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1"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3"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4"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5"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9"/>
  </w:num>
  <w:num w:numId="2">
    <w:abstractNumId w:val="5"/>
  </w:num>
  <w:num w:numId="3">
    <w:abstractNumId w:val="18"/>
  </w:num>
  <w:num w:numId="4">
    <w:abstractNumId w:val="4"/>
  </w:num>
  <w:num w:numId="5">
    <w:abstractNumId w:val="34"/>
  </w:num>
  <w:num w:numId="6">
    <w:abstractNumId w:val="13"/>
  </w:num>
  <w:num w:numId="7">
    <w:abstractNumId w:val="2"/>
  </w:num>
  <w:num w:numId="8">
    <w:abstractNumId w:val="16"/>
  </w:num>
  <w:num w:numId="9">
    <w:abstractNumId w:val="28"/>
  </w:num>
  <w:num w:numId="10">
    <w:abstractNumId w:val="35"/>
  </w:num>
  <w:num w:numId="11">
    <w:abstractNumId w:val="26"/>
  </w:num>
  <w:num w:numId="12">
    <w:abstractNumId w:val="22"/>
  </w:num>
  <w:num w:numId="13">
    <w:abstractNumId w:val="21"/>
  </w:num>
  <w:num w:numId="14">
    <w:abstractNumId w:val="11"/>
  </w:num>
  <w:num w:numId="15">
    <w:abstractNumId w:val="14"/>
  </w:num>
  <w:num w:numId="16">
    <w:abstractNumId w:val="15"/>
  </w:num>
  <w:num w:numId="17">
    <w:abstractNumId w:val="3"/>
  </w:num>
  <w:num w:numId="18">
    <w:abstractNumId w:val="9"/>
  </w:num>
  <w:num w:numId="19">
    <w:abstractNumId w:val="32"/>
  </w:num>
  <w:num w:numId="20">
    <w:abstractNumId w:val="30"/>
  </w:num>
  <w:num w:numId="21">
    <w:abstractNumId w:val="1"/>
  </w:num>
  <w:num w:numId="22">
    <w:abstractNumId w:val="6"/>
  </w:num>
  <w:num w:numId="23">
    <w:abstractNumId w:val="36"/>
  </w:num>
  <w:num w:numId="24">
    <w:abstractNumId w:val="25"/>
  </w:num>
  <w:num w:numId="25">
    <w:abstractNumId w:val="19"/>
  </w:num>
  <w:num w:numId="26">
    <w:abstractNumId w:val="17"/>
  </w:num>
  <w:num w:numId="27">
    <w:abstractNumId w:val="7"/>
  </w:num>
  <w:num w:numId="28">
    <w:abstractNumId w:val="31"/>
  </w:num>
  <w:num w:numId="29">
    <w:abstractNumId w:val="23"/>
  </w:num>
  <w:num w:numId="30">
    <w:abstractNumId w:val="27"/>
  </w:num>
  <w:num w:numId="31">
    <w:abstractNumId w:val="0"/>
  </w:num>
  <w:num w:numId="32">
    <w:abstractNumId w:val="24"/>
  </w:num>
  <w:num w:numId="33">
    <w:abstractNumId w:val="8"/>
  </w:num>
  <w:num w:numId="34">
    <w:abstractNumId w:val="33"/>
  </w:num>
  <w:num w:numId="35">
    <w:abstractNumId w:val="20"/>
  </w:num>
  <w:num w:numId="36">
    <w:abstractNumId w:val="10"/>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1015AC"/>
    <w:rsid w:val="00101F1B"/>
    <w:rsid w:val="00104DD6"/>
    <w:rsid w:val="001069EC"/>
    <w:rsid w:val="001101E5"/>
    <w:rsid w:val="00110202"/>
    <w:rsid w:val="00110E7E"/>
    <w:rsid w:val="001123E1"/>
    <w:rsid w:val="001140A1"/>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6170F"/>
    <w:rsid w:val="00162F76"/>
    <w:rsid w:val="00163600"/>
    <w:rsid w:val="00167E13"/>
    <w:rsid w:val="00171ADF"/>
    <w:rsid w:val="00171FE3"/>
    <w:rsid w:val="00173B00"/>
    <w:rsid w:val="00183692"/>
    <w:rsid w:val="00183FDB"/>
    <w:rsid w:val="001869F6"/>
    <w:rsid w:val="001A48BE"/>
    <w:rsid w:val="001A7ABB"/>
    <w:rsid w:val="001B25AC"/>
    <w:rsid w:val="001B2AFC"/>
    <w:rsid w:val="001B39BD"/>
    <w:rsid w:val="001B56E8"/>
    <w:rsid w:val="001B5A96"/>
    <w:rsid w:val="001B6345"/>
    <w:rsid w:val="001B6F38"/>
    <w:rsid w:val="001C388F"/>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865"/>
    <w:rsid w:val="002210CB"/>
    <w:rsid w:val="00222F65"/>
    <w:rsid w:val="00223530"/>
    <w:rsid w:val="00230049"/>
    <w:rsid w:val="00233503"/>
    <w:rsid w:val="00234690"/>
    <w:rsid w:val="002416B7"/>
    <w:rsid w:val="00242E60"/>
    <w:rsid w:val="00243011"/>
    <w:rsid w:val="00244C66"/>
    <w:rsid w:val="0025361F"/>
    <w:rsid w:val="00257AC5"/>
    <w:rsid w:val="0026205E"/>
    <w:rsid w:val="002626CB"/>
    <w:rsid w:val="00263CD4"/>
    <w:rsid w:val="00267CEA"/>
    <w:rsid w:val="0027285E"/>
    <w:rsid w:val="00272D65"/>
    <w:rsid w:val="00286326"/>
    <w:rsid w:val="00287485"/>
    <w:rsid w:val="00287EF4"/>
    <w:rsid w:val="002967DD"/>
    <w:rsid w:val="002A0703"/>
    <w:rsid w:val="002A37FA"/>
    <w:rsid w:val="002A4B1A"/>
    <w:rsid w:val="002B412A"/>
    <w:rsid w:val="002C031D"/>
    <w:rsid w:val="002D4F4C"/>
    <w:rsid w:val="002D65F1"/>
    <w:rsid w:val="002E7B26"/>
    <w:rsid w:val="002F3611"/>
    <w:rsid w:val="002F3AB4"/>
    <w:rsid w:val="002F5FFC"/>
    <w:rsid w:val="00303E8E"/>
    <w:rsid w:val="00306659"/>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4F17"/>
    <w:rsid w:val="00340546"/>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E160B"/>
    <w:rsid w:val="003F0D92"/>
    <w:rsid w:val="003F1F94"/>
    <w:rsid w:val="003F4E67"/>
    <w:rsid w:val="003F6DFD"/>
    <w:rsid w:val="004001C6"/>
    <w:rsid w:val="00401456"/>
    <w:rsid w:val="00402458"/>
    <w:rsid w:val="004051F9"/>
    <w:rsid w:val="00407B88"/>
    <w:rsid w:val="00410105"/>
    <w:rsid w:val="00414C82"/>
    <w:rsid w:val="00420A3B"/>
    <w:rsid w:val="004236CF"/>
    <w:rsid w:val="0042439B"/>
    <w:rsid w:val="004250AA"/>
    <w:rsid w:val="00431364"/>
    <w:rsid w:val="00433E0B"/>
    <w:rsid w:val="0043445D"/>
    <w:rsid w:val="004349C2"/>
    <w:rsid w:val="0043609F"/>
    <w:rsid w:val="0043619E"/>
    <w:rsid w:val="00441E2D"/>
    <w:rsid w:val="004452E2"/>
    <w:rsid w:val="00445DC4"/>
    <w:rsid w:val="0044664B"/>
    <w:rsid w:val="004533A4"/>
    <w:rsid w:val="00453B73"/>
    <w:rsid w:val="00454679"/>
    <w:rsid w:val="0045495C"/>
    <w:rsid w:val="0045745B"/>
    <w:rsid w:val="0046232A"/>
    <w:rsid w:val="00463B55"/>
    <w:rsid w:val="00464445"/>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2095"/>
    <w:rsid w:val="005033C8"/>
    <w:rsid w:val="00511924"/>
    <w:rsid w:val="0051320E"/>
    <w:rsid w:val="00515EB0"/>
    <w:rsid w:val="00523CA6"/>
    <w:rsid w:val="00526411"/>
    <w:rsid w:val="00530471"/>
    <w:rsid w:val="00531123"/>
    <w:rsid w:val="00534273"/>
    <w:rsid w:val="00534902"/>
    <w:rsid w:val="00535475"/>
    <w:rsid w:val="00542381"/>
    <w:rsid w:val="0054596A"/>
    <w:rsid w:val="005463DA"/>
    <w:rsid w:val="005467D2"/>
    <w:rsid w:val="0055061F"/>
    <w:rsid w:val="00552949"/>
    <w:rsid w:val="00552BBD"/>
    <w:rsid w:val="00556AFA"/>
    <w:rsid w:val="00560A6F"/>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7F1F"/>
    <w:rsid w:val="005C1328"/>
    <w:rsid w:val="005C3A92"/>
    <w:rsid w:val="005C3F6D"/>
    <w:rsid w:val="005C4F74"/>
    <w:rsid w:val="005C576B"/>
    <w:rsid w:val="005C6794"/>
    <w:rsid w:val="005D10F6"/>
    <w:rsid w:val="005D6275"/>
    <w:rsid w:val="005E07D8"/>
    <w:rsid w:val="005E1405"/>
    <w:rsid w:val="005E3E73"/>
    <w:rsid w:val="005E73D1"/>
    <w:rsid w:val="005F01A3"/>
    <w:rsid w:val="005F1C53"/>
    <w:rsid w:val="0060342C"/>
    <w:rsid w:val="006034A5"/>
    <w:rsid w:val="00603E0C"/>
    <w:rsid w:val="006050C1"/>
    <w:rsid w:val="006053E5"/>
    <w:rsid w:val="00613F49"/>
    <w:rsid w:val="00615651"/>
    <w:rsid w:val="00620FB3"/>
    <w:rsid w:val="00621870"/>
    <w:rsid w:val="00626086"/>
    <w:rsid w:val="0063001B"/>
    <w:rsid w:val="0063124D"/>
    <w:rsid w:val="00633FBB"/>
    <w:rsid w:val="006403F3"/>
    <w:rsid w:val="006448BA"/>
    <w:rsid w:val="00646173"/>
    <w:rsid w:val="00650C66"/>
    <w:rsid w:val="00652F40"/>
    <w:rsid w:val="00654628"/>
    <w:rsid w:val="00655D7A"/>
    <w:rsid w:val="006563E9"/>
    <w:rsid w:val="006578E6"/>
    <w:rsid w:val="006605B9"/>
    <w:rsid w:val="00666C52"/>
    <w:rsid w:val="0067177C"/>
    <w:rsid w:val="00671CC8"/>
    <w:rsid w:val="006738C4"/>
    <w:rsid w:val="006814C9"/>
    <w:rsid w:val="006903E8"/>
    <w:rsid w:val="00691186"/>
    <w:rsid w:val="00691553"/>
    <w:rsid w:val="00693648"/>
    <w:rsid w:val="00693D24"/>
    <w:rsid w:val="00694055"/>
    <w:rsid w:val="006A17FC"/>
    <w:rsid w:val="006B13FF"/>
    <w:rsid w:val="006C18F7"/>
    <w:rsid w:val="006C3068"/>
    <w:rsid w:val="006C51E8"/>
    <w:rsid w:val="006C78FE"/>
    <w:rsid w:val="006C7D20"/>
    <w:rsid w:val="006D2FFD"/>
    <w:rsid w:val="006D4BE3"/>
    <w:rsid w:val="006D6DD2"/>
    <w:rsid w:val="006D700A"/>
    <w:rsid w:val="006E2308"/>
    <w:rsid w:val="006E47EA"/>
    <w:rsid w:val="006E6D83"/>
    <w:rsid w:val="006F0252"/>
    <w:rsid w:val="006F0EA4"/>
    <w:rsid w:val="006F2EE0"/>
    <w:rsid w:val="006F7FB1"/>
    <w:rsid w:val="0070077C"/>
    <w:rsid w:val="00703E4A"/>
    <w:rsid w:val="00703FB4"/>
    <w:rsid w:val="0070556F"/>
    <w:rsid w:val="0070761B"/>
    <w:rsid w:val="007146B7"/>
    <w:rsid w:val="007150C4"/>
    <w:rsid w:val="007169AF"/>
    <w:rsid w:val="00717E64"/>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71F6"/>
    <w:rsid w:val="0079208F"/>
    <w:rsid w:val="00794391"/>
    <w:rsid w:val="007966B9"/>
    <w:rsid w:val="007971C8"/>
    <w:rsid w:val="007A22CA"/>
    <w:rsid w:val="007A32D8"/>
    <w:rsid w:val="007A3692"/>
    <w:rsid w:val="007A512B"/>
    <w:rsid w:val="007A5A25"/>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80171D"/>
    <w:rsid w:val="00802753"/>
    <w:rsid w:val="008037FF"/>
    <w:rsid w:val="00804510"/>
    <w:rsid w:val="00804701"/>
    <w:rsid w:val="008062B8"/>
    <w:rsid w:val="00812814"/>
    <w:rsid w:val="0081361A"/>
    <w:rsid w:val="0081640A"/>
    <w:rsid w:val="008175EF"/>
    <w:rsid w:val="008219F3"/>
    <w:rsid w:val="008231A3"/>
    <w:rsid w:val="008256CA"/>
    <w:rsid w:val="0083192F"/>
    <w:rsid w:val="00835FE4"/>
    <w:rsid w:val="00841520"/>
    <w:rsid w:val="00843144"/>
    <w:rsid w:val="0084336E"/>
    <w:rsid w:val="0085187A"/>
    <w:rsid w:val="00855EE6"/>
    <w:rsid w:val="008621B5"/>
    <w:rsid w:val="00862763"/>
    <w:rsid w:val="00867149"/>
    <w:rsid w:val="00870DB9"/>
    <w:rsid w:val="0087360D"/>
    <w:rsid w:val="00874D73"/>
    <w:rsid w:val="00874E90"/>
    <w:rsid w:val="008821DD"/>
    <w:rsid w:val="008823B5"/>
    <w:rsid w:val="0088332A"/>
    <w:rsid w:val="0088407C"/>
    <w:rsid w:val="008873D4"/>
    <w:rsid w:val="00890615"/>
    <w:rsid w:val="0089198A"/>
    <w:rsid w:val="00892450"/>
    <w:rsid w:val="00892E08"/>
    <w:rsid w:val="00894C71"/>
    <w:rsid w:val="00895714"/>
    <w:rsid w:val="008A032D"/>
    <w:rsid w:val="008A41F4"/>
    <w:rsid w:val="008A43CA"/>
    <w:rsid w:val="008A448E"/>
    <w:rsid w:val="008A7227"/>
    <w:rsid w:val="008B079D"/>
    <w:rsid w:val="008B3F74"/>
    <w:rsid w:val="008B6924"/>
    <w:rsid w:val="008C02C0"/>
    <w:rsid w:val="008C1485"/>
    <w:rsid w:val="008C151A"/>
    <w:rsid w:val="008C1D35"/>
    <w:rsid w:val="008C2054"/>
    <w:rsid w:val="008C349E"/>
    <w:rsid w:val="008C438E"/>
    <w:rsid w:val="008C4CFE"/>
    <w:rsid w:val="008C6978"/>
    <w:rsid w:val="008D3D66"/>
    <w:rsid w:val="008D6C1B"/>
    <w:rsid w:val="008E5316"/>
    <w:rsid w:val="008E5DEC"/>
    <w:rsid w:val="008E62D1"/>
    <w:rsid w:val="008E75CC"/>
    <w:rsid w:val="008F0711"/>
    <w:rsid w:val="008F0A1A"/>
    <w:rsid w:val="008F0A3D"/>
    <w:rsid w:val="008F62B2"/>
    <w:rsid w:val="0090054F"/>
    <w:rsid w:val="009062D9"/>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1D2A"/>
    <w:rsid w:val="00952285"/>
    <w:rsid w:val="00952B36"/>
    <w:rsid w:val="009534EB"/>
    <w:rsid w:val="00955667"/>
    <w:rsid w:val="00961D8F"/>
    <w:rsid w:val="009637EE"/>
    <w:rsid w:val="00964BB3"/>
    <w:rsid w:val="009667DD"/>
    <w:rsid w:val="00973117"/>
    <w:rsid w:val="009800FF"/>
    <w:rsid w:val="00980943"/>
    <w:rsid w:val="00980FA4"/>
    <w:rsid w:val="009830BA"/>
    <w:rsid w:val="009838F5"/>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6392"/>
    <w:rsid w:val="00A03DDF"/>
    <w:rsid w:val="00A04786"/>
    <w:rsid w:val="00A06A88"/>
    <w:rsid w:val="00A10499"/>
    <w:rsid w:val="00A10D9B"/>
    <w:rsid w:val="00A12282"/>
    <w:rsid w:val="00A13662"/>
    <w:rsid w:val="00A17F67"/>
    <w:rsid w:val="00A2135B"/>
    <w:rsid w:val="00A23B73"/>
    <w:rsid w:val="00A25AB0"/>
    <w:rsid w:val="00A3035D"/>
    <w:rsid w:val="00A30EDD"/>
    <w:rsid w:val="00A320F2"/>
    <w:rsid w:val="00A33665"/>
    <w:rsid w:val="00A33E68"/>
    <w:rsid w:val="00A34D1B"/>
    <w:rsid w:val="00A40205"/>
    <w:rsid w:val="00A425E8"/>
    <w:rsid w:val="00A43873"/>
    <w:rsid w:val="00A44F11"/>
    <w:rsid w:val="00A450C1"/>
    <w:rsid w:val="00A45D3B"/>
    <w:rsid w:val="00A53583"/>
    <w:rsid w:val="00A6054A"/>
    <w:rsid w:val="00A60F17"/>
    <w:rsid w:val="00A6126A"/>
    <w:rsid w:val="00A61C1E"/>
    <w:rsid w:val="00A631B8"/>
    <w:rsid w:val="00A67E55"/>
    <w:rsid w:val="00A71333"/>
    <w:rsid w:val="00A73126"/>
    <w:rsid w:val="00A74E62"/>
    <w:rsid w:val="00A77982"/>
    <w:rsid w:val="00A80C44"/>
    <w:rsid w:val="00A82F95"/>
    <w:rsid w:val="00A832BE"/>
    <w:rsid w:val="00A86980"/>
    <w:rsid w:val="00A86F2F"/>
    <w:rsid w:val="00A872A2"/>
    <w:rsid w:val="00A87463"/>
    <w:rsid w:val="00A95ADC"/>
    <w:rsid w:val="00A979D3"/>
    <w:rsid w:val="00AA60D4"/>
    <w:rsid w:val="00AA792C"/>
    <w:rsid w:val="00AB2CFE"/>
    <w:rsid w:val="00AB3CD7"/>
    <w:rsid w:val="00AB5D66"/>
    <w:rsid w:val="00AB68C7"/>
    <w:rsid w:val="00AB78AF"/>
    <w:rsid w:val="00AC1566"/>
    <w:rsid w:val="00AC49AC"/>
    <w:rsid w:val="00AC4DE2"/>
    <w:rsid w:val="00AD20A1"/>
    <w:rsid w:val="00AD37A3"/>
    <w:rsid w:val="00AD60A9"/>
    <w:rsid w:val="00AD7680"/>
    <w:rsid w:val="00AE1133"/>
    <w:rsid w:val="00AE1D06"/>
    <w:rsid w:val="00AE31BE"/>
    <w:rsid w:val="00AE484A"/>
    <w:rsid w:val="00AE7637"/>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4C65"/>
    <w:rsid w:val="00B7526F"/>
    <w:rsid w:val="00B7621A"/>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1C13"/>
    <w:rsid w:val="00BF1F63"/>
    <w:rsid w:val="00C00057"/>
    <w:rsid w:val="00C00932"/>
    <w:rsid w:val="00C01ED7"/>
    <w:rsid w:val="00C020EC"/>
    <w:rsid w:val="00C02500"/>
    <w:rsid w:val="00C03392"/>
    <w:rsid w:val="00C04A92"/>
    <w:rsid w:val="00C04E95"/>
    <w:rsid w:val="00C05711"/>
    <w:rsid w:val="00C10681"/>
    <w:rsid w:val="00C11A18"/>
    <w:rsid w:val="00C12DC4"/>
    <w:rsid w:val="00C153C2"/>
    <w:rsid w:val="00C15C26"/>
    <w:rsid w:val="00C23507"/>
    <w:rsid w:val="00C23C62"/>
    <w:rsid w:val="00C2421E"/>
    <w:rsid w:val="00C27B07"/>
    <w:rsid w:val="00C345A0"/>
    <w:rsid w:val="00C41C24"/>
    <w:rsid w:val="00C45299"/>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80C03"/>
    <w:rsid w:val="00C81F71"/>
    <w:rsid w:val="00C82AC8"/>
    <w:rsid w:val="00C85389"/>
    <w:rsid w:val="00C87B0E"/>
    <w:rsid w:val="00C904A8"/>
    <w:rsid w:val="00C96E10"/>
    <w:rsid w:val="00CA0B75"/>
    <w:rsid w:val="00CA13EE"/>
    <w:rsid w:val="00CA6A3D"/>
    <w:rsid w:val="00CB28CC"/>
    <w:rsid w:val="00CB65B6"/>
    <w:rsid w:val="00CC0504"/>
    <w:rsid w:val="00CC4727"/>
    <w:rsid w:val="00CC4C84"/>
    <w:rsid w:val="00CC5139"/>
    <w:rsid w:val="00CC6926"/>
    <w:rsid w:val="00CD455C"/>
    <w:rsid w:val="00CE013B"/>
    <w:rsid w:val="00CE29EF"/>
    <w:rsid w:val="00CE2AF0"/>
    <w:rsid w:val="00CF2AC0"/>
    <w:rsid w:val="00CF5039"/>
    <w:rsid w:val="00CF5A34"/>
    <w:rsid w:val="00D00BF9"/>
    <w:rsid w:val="00D038A0"/>
    <w:rsid w:val="00D069FA"/>
    <w:rsid w:val="00D20285"/>
    <w:rsid w:val="00D22C86"/>
    <w:rsid w:val="00D262D3"/>
    <w:rsid w:val="00D26BC9"/>
    <w:rsid w:val="00D3392E"/>
    <w:rsid w:val="00D403E1"/>
    <w:rsid w:val="00D44EC6"/>
    <w:rsid w:val="00D45A4D"/>
    <w:rsid w:val="00D567DA"/>
    <w:rsid w:val="00D610C2"/>
    <w:rsid w:val="00D62B59"/>
    <w:rsid w:val="00D6776E"/>
    <w:rsid w:val="00D73927"/>
    <w:rsid w:val="00D739F9"/>
    <w:rsid w:val="00D80B4A"/>
    <w:rsid w:val="00D82E93"/>
    <w:rsid w:val="00D83408"/>
    <w:rsid w:val="00D83895"/>
    <w:rsid w:val="00D87BFE"/>
    <w:rsid w:val="00D91631"/>
    <w:rsid w:val="00D9339E"/>
    <w:rsid w:val="00D93DE9"/>
    <w:rsid w:val="00D95397"/>
    <w:rsid w:val="00D95F55"/>
    <w:rsid w:val="00D975C3"/>
    <w:rsid w:val="00DA1C21"/>
    <w:rsid w:val="00DA27CC"/>
    <w:rsid w:val="00DA2893"/>
    <w:rsid w:val="00DA2ADB"/>
    <w:rsid w:val="00DA657F"/>
    <w:rsid w:val="00DB181B"/>
    <w:rsid w:val="00DB2501"/>
    <w:rsid w:val="00DB3392"/>
    <w:rsid w:val="00DB3F80"/>
    <w:rsid w:val="00DB7501"/>
    <w:rsid w:val="00DB7A80"/>
    <w:rsid w:val="00DC319C"/>
    <w:rsid w:val="00DC35BF"/>
    <w:rsid w:val="00DC6BDC"/>
    <w:rsid w:val="00DC7D3D"/>
    <w:rsid w:val="00DD5B02"/>
    <w:rsid w:val="00DE47F9"/>
    <w:rsid w:val="00DE7D71"/>
    <w:rsid w:val="00DF083F"/>
    <w:rsid w:val="00DF3771"/>
    <w:rsid w:val="00E03148"/>
    <w:rsid w:val="00E04149"/>
    <w:rsid w:val="00E06F2A"/>
    <w:rsid w:val="00E1180D"/>
    <w:rsid w:val="00E145AD"/>
    <w:rsid w:val="00E14BDD"/>
    <w:rsid w:val="00E151CF"/>
    <w:rsid w:val="00E160A6"/>
    <w:rsid w:val="00E1642B"/>
    <w:rsid w:val="00E2396D"/>
    <w:rsid w:val="00E24BA2"/>
    <w:rsid w:val="00E3217B"/>
    <w:rsid w:val="00E32A49"/>
    <w:rsid w:val="00E34922"/>
    <w:rsid w:val="00E35119"/>
    <w:rsid w:val="00E37EAC"/>
    <w:rsid w:val="00E41DBF"/>
    <w:rsid w:val="00E42088"/>
    <w:rsid w:val="00E449B7"/>
    <w:rsid w:val="00E45057"/>
    <w:rsid w:val="00E45582"/>
    <w:rsid w:val="00E5045F"/>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25E8"/>
    <w:rsid w:val="00F026BB"/>
    <w:rsid w:val="00F1137D"/>
    <w:rsid w:val="00F12687"/>
    <w:rsid w:val="00F13DAB"/>
    <w:rsid w:val="00F158F1"/>
    <w:rsid w:val="00F16498"/>
    <w:rsid w:val="00F264F1"/>
    <w:rsid w:val="00F26ADE"/>
    <w:rsid w:val="00F26B2A"/>
    <w:rsid w:val="00F356F2"/>
    <w:rsid w:val="00F40D33"/>
    <w:rsid w:val="00F41B2A"/>
    <w:rsid w:val="00F44C12"/>
    <w:rsid w:val="00F4715D"/>
    <w:rsid w:val="00F6158D"/>
    <w:rsid w:val="00F617BB"/>
    <w:rsid w:val="00F649B6"/>
    <w:rsid w:val="00F66D72"/>
    <w:rsid w:val="00F67462"/>
    <w:rsid w:val="00F722E6"/>
    <w:rsid w:val="00F72D60"/>
    <w:rsid w:val="00F761C5"/>
    <w:rsid w:val="00F80130"/>
    <w:rsid w:val="00F8179C"/>
    <w:rsid w:val="00F87EB6"/>
    <w:rsid w:val="00F92A1F"/>
    <w:rsid w:val="00F92AAD"/>
    <w:rsid w:val="00F94511"/>
    <w:rsid w:val="00F94859"/>
    <w:rsid w:val="00F96722"/>
    <w:rsid w:val="00F972FE"/>
    <w:rsid w:val="00FA0085"/>
    <w:rsid w:val="00FA1E5C"/>
    <w:rsid w:val="00FA2FD9"/>
    <w:rsid w:val="00FA33F1"/>
    <w:rsid w:val="00FA40A9"/>
    <w:rsid w:val="00FB35B6"/>
    <w:rsid w:val="00FB4643"/>
    <w:rsid w:val="00FC1718"/>
    <w:rsid w:val="00FC3897"/>
    <w:rsid w:val="00FC52FE"/>
    <w:rsid w:val="00FC5F58"/>
    <w:rsid w:val="00FD5E76"/>
    <w:rsid w:val="00FE41D8"/>
    <w:rsid w:val="00FE4B6A"/>
    <w:rsid w:val="00FF1DCE"/>
    <w:rsid w:val="00FF2A7B"/>
    <w:rsid w:val="00FF3B92"/>
    <w:rsid w:val="00FF3FC3"/>
    <w:rsid w:val="00FF41B4"/>
    <w:rsid w:val="00FF43AE"/>
    <w:rsid w:val="00FF56B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BEC035-FDA6-4E25-A796-B21F4D412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20</Pages>
  <Words>5232</Words>
  <Characters>28253</Characters>
  <Application>Microsoft Office Word</Application>
  <DocSecurity>0</DocSecurity>
  <Lines>235</Lines>
  <Paragraphs>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3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33</cp:revision>
  <cp:lastPrinted>2011-11-02T09:41:00Z</cp:lastPrinted>
  <dcterms:created xsi:type="dcterms:W3CDTF">2017-05-24T15:07:00Z</dcterms:created>
  <dcterms:modified xsi:type="dcterms:W3CDTF">2017-06-12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